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61D6" w:rsidRDefault="004C61D6" w:rsidP="004C61D6">
      <w:pPr>
        <w:jc w:val="center"/>
        <w:rPr>
          <w:u w:val="single"/>
        </w:rPr>
      </w:pPr>
      <w:r w:rsidRPr="004C61D6">
        <w:rPr>
          <w:u w:val="single"/>
        </w:rPr>
        <w:t>All Cases of Total Anomalous Origin of the Coronary Arteries from the Pulmonary Artery Included in Systematic Review</w:t>
      </w:r>
      <w:r>
        <w:rPr>
          <w:u w:val="single"/>
        </w:rPr>
        <w:fldChar w:fldCharType="begin">
          <w:fldData xml:space="preserve">cm92aWRlcj5OTE08L3JlbW90ZS1kYXRhYmFzZS1wcm92aWRlcj48bGFuZ3VhZ2U+ZW5nPC9sYW5n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</w:fldData>
        </w:fldChar>
      </w:r>
      <w:r>
        <w:rPr>
          <w:u w:val="single"/>
        </w:rPr>
        <w:instrText xml:space="preserve"> ADDIN EN.CITE </w:instrText>
      </w:r>
      <w:r>
        <w:rPr>
          <w:u w:val="single"/>
        </w:rPr>
        <w:fldChar w:fldCharType="begin">
          <w:fldData xml:space="preserve">PEVuZE5vdGU+PENpdGU+PEF1dGhvcj5Ub3c8L0F1dGhvcj48WWVhcj4xOTMxPC9ZZWFyPjxSZWNO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ODczLTg0PC9wYWdlcz48dm9sdW1lPjQyPC92b2x1bWU+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==
</w:fldData>
        </w:fldChar>
      </w:r>
      <w:r>
        <w:rPr>
          <w:u w:val="single"/>
        </w:rPr>
        <w:instrText xml:space="preserve"> ADDIN EN.CITE.DATA </w:instrText>
      </w:r>
      <w:r>
        <w:rPr>
          <w:u w:val="single"/>
        </w:rPr>
      </w:r>
      <w:r>
        <w:rPr>
          <w:u w:val="single"/>
        </w:rPr>
        <w:fldChar w:fldCharType="end"/>
      </w:r>
      <w:r>
        <w:rPr>
          <w:u w:val="single"/>
        </w:rPr>
        <w:fldChar w:fldCharType="begin">
          <w:fldData xml:space="preserve">aWJ1dG9ycz48dGl0bGVzPjx0aXRsZT5Ub3RhbCBhbm9tYWxvdXMgb3JpZ2luIG9mIHRoZSBjb3Jv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==
</w:fldData>
        </w:fldChar>
      </w:r>
      <w:r>
        <w:rPr>
          <w:u w:val="single"/>
        </w:rPr>
        <w:instrText xml:space="preserve"> ADDIN EN.CITE.DATA </w:instrText>
      </w:r>
      <w:r>
        <w:rPr>
          <w:u w:val="single"/>
        </w:rPr>
      </w:r>
      <w:r>
        <w:rPr>
          <w:u w:val="single"/>
        </w:rPr>
        <w:fldChar w:fldCharType="end"/>
      </w:r>
      <w:r>
        <w:rPr>
          <w:u w:val="single"/>
        </w:rPr>
        <w:fldChar w:fldCharType="begin">
          <w:fldData xml:space="preserve">cm92aWRlcj5OTE08L3JlbW90ZS1kYXRhYmFzZS1wcm92aWRlcj48bGFuZ3VhZ2U+ZW5nPC9sYW5n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</w:fldData>
        </w:fldChar>
      </w:r>
      <w:r>
        <w:rPr>
          <w:u w:val="single"/>
        </w:rPr>
        <w:instrText xml:space="preserve"> ADDIN EN.CITE.DATA </w:instrText>
      </w:r>
      <w:r>
        <w:rPr>
          <w:u w:val="single"/>
        </w:rPr>
      </w:r>
      <w:r>
        <w:rPr>
          <w:u w:val="single"/>
        </w:rPr>
        <w:fldChar w:fldCharType="end"/>
      </w:r>
      <w:r>
        <w:rPr>
          <w:u w:val="single"/>
        </w:rPr>
        <w:fldChar w:fldCharType="separate"/>
      </w:r>
      <w:r w:rsidRPr="004C61D6">
        <w:rPr>
          <w:noProof/>
          <w:u w:val="single"/>
          <w:vertAlign w:val="superscript"/>
        </w:rPr>
        <w:t>1-50</w:t>
      </w:r>
      <w:r>
        <w:rPr>
          <w:u w:val="single"/>
        </w:rPr>
        <w:fldChar w:fldCharType="end"/>
      </w:r>
    </w:p>
    <w:p w:rsidR="004C61D6" w:rsidRDefault="004C61D6" w:rsidP="004C61D6">
      <w:pPr>
        <w:rPr>
          <w:u w:val="single"/>
        </w:rPr>
      </w:pPr>
    </w:p>
    <w:p w:rsidR="004C61D6" w:rsidRPr="004C61D6" w:rsidRDefault="004C61D6" w:rsidP="004C61D6">
      <w:pPr>
        <w:pStyle w:val="EndNoteBibliography"/>
        <w:spacing w:after="0"/>
        <w:jc w:val="left"/>
      </w:pPr>
      <w:r>
        <w:rPr>
          <w:u w:val="single"/>
        </w:rPr>
        <w:fldChar w:fldCharType="begin"/>
      </w:r>
      <w:r>
        <w:rPr>
          <w:u w:val="single"/>
        </w:rPr>
        <w:instrText xml:space="preserve"> ADDIN EN.REFLIST </w:instrText>
      </w:r>
      <w:r>
        <w:rPr>
          <w:u w:val="single"/>
        </w:rPr>
        <w:fldChar w:fldCharType="separate"/>
      </w:r>
      <w:r w:rsidRPr="004C61D6">
        <w:t>1.</w:t>
      </w:r>
      <w:r w:rsidRPr="004C61D6">
        <w:tab/>
        <w:t>Tow A. Cor biloculare with truncus arteriosus and endocarditis. American Journal of Diseases of Children 1931;42(6):1413-1416.</w:t>
      </w:r>
    </w:p>
    <w:p w:rsidR="004C61D6" w:rsidRPr="004C61D6" w:rsidRDefault="004C61D6" w:rsidP="004C61D6">
      <w:pPr>
        <w:pStyle w:val="EndNoteBibliography"/>
        <w:spacing w:after="0"/>
        <w:jc w:val="left"/>
      </w:pPr>
      <w:r w:rsidRPr="004C61D6">
        <w:t>2.</w:t>
      </w:r>
      <w:r w:rsidRPr="004C61D6">
        <w:tab/>
        <w:t>Grayzel DM, Tennant R. Congenital atresia of the tricuspid orifice and anomalous origins of the coronary arteries from the pulmonary artery. The American journal of pathology 1934;10(6):791-794.791.</w:t>
      </w:r>
    </w:p>
    <w:p w:rsidR="004C61D6" w:rsidRPr="004C61D6" w:rsidRDefault="004C61D6" w:rsidP="004C61D6">
      <w:pPr>
        <w:pStyle w:val="EndNoteBibliography"/>
        <w:spacing w:after="0"/>
        <w:jc w:val="left"/>
      </w:pPr>
      <w:r w:rsidRPr="004C61D6">
        <w:t>3.</w:t>
      </w:r>
      <w:r w:rsidRPr="004C61D6">
        <w:tab/>
        <w:t>Limbourg M. Uber den ursprung der kranzarterien des herzens aus der arteria pulmonalis. Beitr path Anat 1937;100:191.</w:t>
      </w:r>
    </w:p>
    <w:p w:rsidR="004C61D6" w:rsidRPr="004C61D6" w:rsidRDefault="004C61D6" w:rsidP="004C61D6">
      <w:pPr>
        <w:pStyle w:val="EndNoteBibliography"/>
        <w:spacing w:after="0"/>
        <w:jc w:val="left"/>
      </w:pPr>
      <w:r w:rsidRPr="004C61D6">
        <w:t>4.</w:t>
      </w:r>
      <w:r w:rsidRPr="004C61D6">
        <w:tab/>
        <w:t>Williams JW, Johnson WS, Boulware JR, Jr. A case of tetralogy of fallot with both coronary arteries arising from the pulmonary artery. The Journal of the Florida Medical Association Florida Medical Association 1951;37(9):561-562.</w:t>
      </w:r>
    </w:p>
    <w:p w:rsidR="004C61D6" w:rsidRPr="004C61D6" w:rsidRDefault="004C61D6" w:rsidP="004C61D6">
      <w:pPr>
        <w:pStyle w:val="EndNoteBibliography"/>
        <w:spacing w:after="0"/>
        <w:jc w:val="left"/>
      </w:pPr>
      <w:r w:rsidRPr="004C61D6">
        <w:t>5.</w:t>
      </w:r>
      <w:r w:rsidRPr="004C61D6">
        <w:tab/>
        <w:t>Tedeschi CG, Helpern MM. Heterotopic origin of both coronary arteries from the pulmonary artery; review of literature and report of a case not complicated by associated defects. Pediatrics 1954;14(1):53-58.</w:t>
      </w:r>
    </w:p>
    <w:p w:rsidR="004C61D6" w:rsidRPr="004C61D6" w:rsidRDefault="004C61D6" w:rsidP="004C61D6">
      <w:pPr>
        <w:pStyle w:val="EndNoteBibliography"/>
        <w:spacing w:after="0"/>
        <w:jc w:val="left"/>
      </w:pPr>
      <w:r w:rsidRPr="004C61D6">
        <w:t>6.</w:t>
      </w:r>
      <w:r w:rsidRPr="004C61D6">
        <w:tab/>
        <w:t>Swann WC, Werthammer S. Aberrant coronary arteries: Experiences in diagnosis with report of three cases. Annals of internal medicine 1955;42(4):873-884.</w:t>
      </w:r>
    </w:p>
    <w:p w:rsidR="004C61D6" w:rsidRPr="004C61D6" w:rsidRDefault="004C61D6" w:rsidP="004C61D6">
      <w:pPr>
        <w:pStyle w:val="EndNoteBibliography"/>
        <w:spacing w:after="0"/>
        <w:jc w:val="left"/>
      </w:pPr>
      <w:r w:rsidRPr="004C61D6">
        <w:t>7.</w:t>
      </w:r>
      <w:r w:rsidRPr="004C61D6">
        <w:tab/>
        <w:t>Alexander RW, Griffith GC. Anomalies of the coronary arteries and their clinical significance. Circulation 1956;14(5):800-805.</w:t>
      </w:r>
    </w:p>
    <w:p w:rsidR="004C61D6" w:rsidRPr="004C61D6" w:rsidRDefault="004C61D6" w:rsidP="004C61D6">
      <w:pPr>
        <w:pStyle w:val="EndNoteBibliography"/>
        <w:spacing w:after="0"/>
        <w:jc w:val="left"/>
      </w:pPr>
      <w:r w:rsidRPr="004C61D6">
        <w:t>8.</w:t>
      </w:r>
      <w:r w:rsidRPr="004C61D6">
        <w:tab/>
        <w:t>Schulze WB, Rodin AE. Anomalous origin of both coronary arteries. Report of a case with discussion of teratogenetic theories. Archives of pathology 1961;72:36-46.</w:t>
      </w:r>
    </w:p>
    <w:p w:rsidR="004C61D6" w:rsidRPr="004C61D6" w:rsidRDefault="004C61D6" w:rsidP="004C61D6">
      <w:pPr>
        <w:pStyle w:val="EndNoteBibliography"/>
        <w:spacing w:after="0"/>
        <w:jc w:val="left"/>
      </w:pPr>
      <w:r w:rsidRPr="004C61D6">
        <w:t>9.</w:t>
      </w:r>
      <w:r w:rsidRPr="004C61D6">
        <w:tab/>
        <w:t>Roberts WC. Anomalous origin of both coronary arteries from the pulmonary artery. Am J Cardiol 1962;10:595-600.</w:t>
      </w:r>
    </w:p>
    <w:p w:rsidR="004C61D6" w:rsidRPr="004C61D6" w:rsidRDefault="004C61D6" w:rsidP="004C61D6">
      <w:pPr>
        <w:pStyle w:val="EndNoteBibliography"/>
        <w:spacing w:after="0"/>
        <w:jc w:val="left"/>
      </w:pPr>
      <w:r w:rsidRPr="004C61D6">
        <w:t>10.</w:t>
      </w:r>
      <w:r w:rsidRPr="004C61D6">
        <w:tab/>
        <w:t>Colmers RA, Siderides CI. Anomalous origin of both coronary arteries from pulmonary trunk. Myocardial infarction in otherwise normal heart. Am J Cardiol 1963;12:263-269.</w:t>
      </w:r>
    </w:p>
    <w:p w:rsidR="004C61D6" w:rsidRPr="004C61D6" w:rsidRDefault="004C61D6" w:rsidP="004C61D6">
      <w:pPr>
        <w:pStyle w:val="EndNoteBibliography"/>
        <w:spacing w:after="0"/>
        <w:jc w:val="left"/>
      </w:pPr>
      <w:r w:rsidRPr="004C61D6">
        <w:t>11.</w:t>
      </w:r>
      <w:r w:rsidRPr="004C61D6">
        <w:tab/>
        <w:t>Blake HA, Manion WC, Mattingly TW, Baroldi G. Coronary artery anomalies. Circulation 1964;30:927-940.</w:t>
      </w:r>
    </w:p>
    <w:p w:rsidR="004C61D6" w:rsidRPr="004C61D6" w:rsidRDefault="004C61D6" w:rsidP="004C61D6">
      <w:pPr>
        <w:pStyle w:val="EndNoteBibliography"/>
        <w:spacing w:after="0"/>
        <w:jc w:val="left"/>
      </w:pPr>
      <w:r w:rsidRPr="004C61D6">
        <w:t>12.</w:t>
      </w:r>
      <w:r w:rsidRPr="004C61D6">
        <w:tab/>
        <w:t>Feldt RH, Ongley PA, Titus JL. Total coronary arterial circulation from pulmonary artery with survival to age seven: Report of case. Mayo Clin Proc 1965;40:539-543.</w:t>
      </w:r>
    </w:p>
    <w:p w:rsidR="004C61D6" w:rsidRPr="004C61D6" w:rsidRDefault="004C61D6" w:rsidP="004C61D6">
      <w:pPr>
        <w:pStyle w:val="EndNoteBibliography"/>
        <w:spacing w:after="0"/>
        <w:jc w:val="left"/>
      </w:pPr>
      <w:r w:rsidRPr="004C61D6">
        <w:t>13.</w:t>
      </w:r>
      <w:r w:rsidRPr="004C61D6">
        <w:tab/>
        <w:t>Gonzalez-Angulo A, Reyes HA, Wallace SA. Anomalies of the origin of coronary arteries (special reference to single coronary artery). Angiology 1966;17(2):96-103.</w:t>
      </w:r>
    </w:p>
    <w:p w:rsidR="004C61D6" w:rsidRPr="004C61D6" w:rsidRDefault="004C61D6" w:rsidP="004C61D6">
      <w:pPr>
        <w:pStyle w:val="EndNoteBibliography"/>
        <w:spacing w:after="0"/>
        <w:jc w:val="left"/>
      </w:pPr>
      <w:r w:rsidRPr="004C61D6">
        <w:t>14.</w:t>
      </w:r>
      <w:r w:rsidRPr="004C61D6">
        <w:tab/>
        <w:t>Ogden JA. Origin of a single coronary artery from the pulmonary artery. American heart journal 1969;78(2):251-253.</w:t>
      </w:r>
    </w:p>
    <w:p w:rsidR="004C61D6" w:rsidRPr="004C61D6" w:rsidRDefault="004C61D6" w:rsidP="004C61D6">
      <w:pPr>
        <w:pStyle w:val="EndNoteBibliography"/>
        <w:spacing w:after="0"/>
        <w:jc w:val="left"/>
      </w:pPr>
      <w:r w:rsidRPr="004C61D6">
        <w:t>15.</w:t>
      </w:r>
      <w:r w:rsidRPr="004C61D6">
        <w:tab/>
        <w:t>Monselise MB, Vlodaver Z, Neufeld HN. Single coronary artery; origin from the pulmonary trunk in association with ventricular septal defect. Chest 1970;58(6):613-616.</w:t>
      </w:r>
    </w:p>
    <w:p w:rsidR="004C61D6" w:rsidRPr="004C61D6" w:rsidRDefault="004C61D6" w:rsidP="004C61D6">
      <w:pPr>
        <w:pStyle w:val="EndNoteBibliography"/>
        <w:spacing w:after="0"/>
        <w:jc w:val="left"/>
      </w:pPr>
      <w:r w:rsidRPr="004C61D6">
        <w:t>16.</w:t>
      </w:r>
      <w:r w:rsidRPr="004C61D6">
        <w:tab/>
        <w:t>D'Alessandro LC, Di Lorenzo M. Coronaria unica con origine dall'arteria polmonare sinistra in un uomo di 39 anni ancora vivente, affetto da 'truncus arteriosus communis'. Giornale Italiano di Cardiologia 1976;6(5):939-945.</w:t>
      </w:r>
    </w:p>
    <w:p w:rsidR="004C61D6" w:rsidRPr="004C61D6" w:rsidRDefault="004C61D6" w:rsidP="004C61D6">
      <w:pPr>
        <w:pStyle w:val="EndNoteBibliography"/>
        <w:spacing w:after="0"/>
        <w:jc w:val="left"/>
      </w:pPr>
      <w:r w:rsidRPr="004C61D6">
        <w:t>17.</w:t>
      </w:r>
      <w:r w:rsidRPr="004C61D6">
        <w:tab/>
        <w:t>Sennari E, Sato Y, Matsuoka Y, Yamamoto K, Okishima T, Hayakawa K. A case report of anomalous origin of a single coronary artery from the pulmonary artery associated with multiple cardiac malformations. Jpn Circ J 1982;46(4):329-333.</w:t>
      </w:r>
    </w:p>
    <w:p w:rsidR="004C61D6" w:rsidRPr="004C61D6" w:rsidRDefault="004C61D6" w:rsidP="004C61D6">
      <w:pPr>
        <w:pStyle w:val="EndNoteBibliography"/>
        <w:spacing w:after="0"/>
        <w:jc w:val="left"/>
      </w:pPr>
      <w:r w:rsidRPr="004C61D6">
        <w:t>18.</w:t>
      </w:r>
      <w:r w:rsidRPr="004C61D6">
        <w:tab/>
        <w:t>Hoganson G, McPherson E, Piper P, Gilbert EF. Single coronary artery arising anomalously from the pulmonary trunk. Archives of pathology &amp; laboratory medicine 1983;107(4):199-201.</w:t>
      </w:r>
    </w:p>
    <w:p w:rsidR="004C61D6" w:rsidRPr="004C61D6" w:rsidRDefault="004C61D6" w:rsidP="004C61D6">
      <w:pPr>
        <w:pStyle w:val="EndNoteBibliography"/>
        <w:spacing w:after="0"/>
        <w:jc w:val="left"/>
      </w:pPr>
      <w:r w:rsidRPr="004C61D6">
        <w:lastRenderedPageBreak/>
        <w:t>19.</w:t>
      </w:r>
      <w:r w:rsidRPr="004C61D6">
        <w:tab/>
        <w:t>Keeton BR, Keenan DJ, Monro JL. Anomalous origin of both coronary arteries from the pulmonary trunk. Br Heart J 1983;49(4):397-399.</w:t>
      </w:r>
    </w:p>
    <w:p w:rsidR="004C61D6" w:rsidRPr="004C61D6" w:rsidRDefault="004C61D6" w:rsidP="004C61D6">
      <w:pPr>
        <w:pStyle w:val="EndNoteBibliography"/>
        <w:spacing w:after="0"/>
        <w:jc w:val="left"/>
      </w:pPr>
      <w:r w:rsidRPr="004C61D6">
        <w:t>20.</w:t>
      </w:r>
      <w:r w:rsidRPr="004C61D6">
        <w:tab/>
        <w:t>Shore DF, Ho SY, Anderson RH, de Leval M, Lincoln C. Aortopulmonary septal defect coexisting with ventricular septal defect and pulmonary atresia. Ann Thorac Surg 1983;35(2):132-137.</w:t>
      </w:r>
    </w:p>
    <w:p w:rsidR="004C61D6" w:rsidRPr="004C61D6" w:rsidRDefault="004C61D6" w:rsidP="004C61D6">
      <w:pPr>
        <w:pStyle w:val="EndNoteBibliography"/>
        <w:spacing w:after="0"/>
        <w:jc w:val="left"/>
      </w:pPr>
      <w:r w:rsidRPr="004C61D6">
        <w:t>21.</w:t>
      </w:r>
      <w:r w:rsidRPr="004C61D6">
        <w:tab/>
        <w:t>Bharati S, Szarnicki RJ, Popper R, Fryer A, Lev M. Origin of both coronary arteries from the pulmonary trunk associated with hypoplasia of the aortic tract complex: A new entity. J Am Coll Cardiol 1984;3(2 Pt 1):437-441.</w:t>
      </w:r>
    </w:p>
    <w:p w:rsidR="004C61D6" w:rsidRPr="004C61D6" w:rsidRDefault="004C61D6" w:rsidP="004C61D6">
      <w:pPr>
        <w:pStyle w:val="EndNoteBibliography"/>
        <w:spacing w:after="0"/>
        <w:jc w:val="left"/>
      </w:pPr>
      <w:r w:rsidRPr="004C61D6">
        <w:t>22.</w:t>
      </w:r>
      <w:r w:rsidRPr="004C61D6">
        <w:tab/>
        <w:t>Goldblatt E, Adams AP, Ross IK, Savage JP, Morris LL. Single-trunk anomalous origin of both coronary arteries from the pulmonary artery. Diagnosis and surgical management. J Thorac Cardiovasc Surg 1984;87(1):59-65.</w:t>
      </w:r>
    </w:p>
    <w:p w:rsidR="004C61D6" w:rsidRPr="004C61D6" w:rsidRDefault="004C61D6" w:rsidP="004C61D6">
      <w:pPr>
        <w:pStyle w:val="EndNoteBibliography"/>
        <w:spacing w:after="0"/>
        <w:jc w:val="left"/>
      </w:pPr>
      <w:r w:rsidRPr="004C61D6">
        <w:t>23.</w:t>
      </w:r>
      <w:r w:rsidRPr="004C61D6">
        <w:tab/>
        <w:t>Kory WP, Buck BE, Pickoff AS, Holzman B, Garcia OL. Single coronary artery originating from the right pulmonary artery. Pediatric cardiology 1984;5(4):301-306.</w:t>
      </w:r>
    </w:p>
    <w:p w:rsidR="004C61D6" w:rsidRPr="004C61D6" w:rsidRDefault="004C61D6" w:rsidP="004C61D6">
      <w:pPr>
        <w:pStyle w:val="EndNoteBibliography"/>
        <w:spacing w:after="0"/>
        <w:jc w:val="left"/>
      </w:pPr>
      <w:r w:rsidRPr="004C61D6">
        <w:t>24.</w:t>
      </w:r>
      <w:r w:rsidRPr="004C61D6">
        <w:tab/>
        <w:t>Heifetz SA, Robinowitz M, Mueller KH, Virmani R. Total anomalous origin of the coronary arteries from the pulmonary artery. Pediatric cardiology 1986;7(1):11-18.</w:t>
      </w:r>
    </w:p>
    <w:p w:rsidR="004C61D6" w:rsidRPr="004C61D6" w:rsidRDefault="004C61D6" w:rsidP="004C61D6">
      <w:pPr>
        <w:pStyle w:val="EndNoteBibliography"/>
        <w:spacing w:after="0"/>
        <w:jc w:val="left"/>
      </w:pPr>
      <w:r w:rsidRPr="004C61D6">
        <w:t>25.</w:t>
      </w:r>
      <w:r w:rsidRPr="004C61D6">
        <w:tab/>
        <w:t>Lloyd TR, Marvin WJ, Jr., Lee J. Total anomalous origin of the coronary arteries from the pulmonary artery in an infant with aorticopulmonary septal defect. Pediatric cardiology 1987;8(2):153-154.</w:t>
      </w:r>
    </w:p>
    <w:p w:rsidR="004C61D6" w:rsidRPr="004C61D6" w:rsidRDefault="004C61D6" w:rsidP="004C61D6">
      <w:pPr>
        <w:pStyle w:val="EndNoteBibliography"/>
        <w:spacing w:after="0"/>
        <w:jc w:val="left"/>
      </w:pPr>
      <w:r w:rsidRPr="004C61D6">
        <w:t>26.</w:t>
      </w:r>
      <w:r w:rsidRPr="004C61D6">
        <w:tab/>
        <w:t>Ho SY, Carvalho Jde S, Sheffield E. Anomalous origin of single coronary artery in association with pulmonary atresia. Int J Cardiol 1988;20(1):125-128.</w:t>
      </w:r>
    </w:p>
    <w:p w:rsidR="004C61D6" w:rsidRPr="004C61D6" w:rsidRDefault="004C61D6" w:rsidP="004C61D6">
      <w:pPr>
        <w:pStyle w:val="EndNoteBibliography"/>
        <w:spacing w:after="0"/>
        <w:jc w:val="left"/>
      </w:pPr>
      <w:r w:rsidRPr="004C61D6">
        <w:t>27.</w:t>
      </w:r>
      <w:r w:rsidRPr="004C61D6">
        <w:tab/>
        <w:t>Urcelay GE, Iannettoni MD, Ludomirsky A et al. Origin of both coronary-arteries from the pulmonary-artery. Circulation 1994;90(5):2379-2384.</w:t>
      </w:r>
    </w:p>
    <w:p w:rsidR="004C61D6" w:rsidRPr="004C61D6" w:rsidRDefault="004C61D6" w:rsidP="004C61D6">
      <w:pPr>
        <w:pStyle w:val="EndNoteBibliography"/>
        <w:spacing w:after="0"/>
        <w:jc w:val="left"/>
      </w:pPr>
      <w:r w:rsidRPr="004C61D6">
        <w:t>28.</w:t>
      </w:r>
      <w:r w:rsidRPr="004C61D6">
        <w:tab/>
        <w:t>Ito T, Niino M, Ishikawa J et al. Hypoplastic left heart syndrome with a single coronary artery originating from the pulmonary artery. Acta paediatrica Japonica : Overseas edition 1995;37(1):61-63.</w:t>
      </w:r>
    </w:p>
    <w:p w:rsidR="004C61D6" w:rsidRPr="004C61D6" w:rsidRDefault="004C61D6" w:rsidP="004C61D6">
      <w:pPr>
        <w:pStyle w:val="EndNoteBibliography"/>
        <w:spacing w:after="0"/>
        <w:jc w:val="left"/>
      </w:pPr>
      <w:r w:rsidRPr="004C61D6">
        <w:t>29.</w:t>
      </w:r>
      <w:r w:rsidRPr="004C61D6">
        <w:tab/>
        <w:t>Santoro G, di Carlo D, Carotti A et al. Origin of both coronary arteries from the pulmonary artery and aortic coarctation. Ann Thorac Surg 1995;60(3):706-708.</w:t>
      </w:r>
    </w:p>
    <w:p w:rsidR="004C61D6" w:rsidRPr="004C61D6" w:rsidRDefault="004C61D6" w:rsidP="004C61D6">
      <w:pPr>
        <w:pStyle w:val="EndNoteBibliography"/>
        <w:spacing w:after="0"/>
        <w:jc w:val="left"/>
      </w:pPr>
      <w:r w:rsidRPr="004C61D6">
        <w:t>30.</w:t>
      </w:r>
      <w:r w:rsidRPr="004C61D6">
        <w:tab/>
        <w:t>Heusch A, Quagebeur J, Paulus A, Krogmann ON, Bourgeois M. Anomalous origin of all coronary arteries from the pulmonary trunk. Cardiology 1997;88(6):603-608.</w:t>
      </w:r>
    </w:p>
    <w:p w:rsidR="004C61D6" w:rsidRPr="004C61D6" w:rsidRDefault="004C61D6" w:rsidP="004C61D6">
      <w:pPr>
        <w:pStyle w:val="EndNoteBibliography"/>
        <w:spacing w:after="0"/>
        <w:jc w:val="left"/>
      </w:pPr>
      <w:r w:rsidRPr="004C61D6">
        <w:t>31.</w:t>
      </w:r>
      <w:r w:rsidRPr="004C61D6">
        <w:tab/>
        <w:t>Ochoa-Ramirez E, Valdez-Garza HE, Reyes-Gonzalez R, Mateos-Corral D, Sanchez-Sigel D, Gonzalez-Lopez V. Double anomalous coronary origin from the pulmonary artery: Successful surgical correction in an infant. Tex Heart Inst J 2005;32(3):348-350.</w:t>
      </w:r>
    </w:p>
    <w:p w:rsidR="004C61D6" w:rsidRPr="004C61D6" w:rsidRDefault="004C61D6" w:rsidP="004C61D6">
      <w:pPr>
        <w:pStyle w:val="EndNoteBibliography"/>
        <w:spacing w:after="0"/>
        <w:jc w:val="left"/>
      </w:pPr>
      <w:r w:rsidRPr="004C61D6">
        <w:t>32.</w:t>
      </w:r>
      <w:r w:rsidRPr="004C61D6">
        <w:tab/>
        <w:t>Chen Q, Soo E, Tometzki AJ, Parry AJ. Surgical management of single ostium anomalous coronary artery from pulmonary artery. Ann Thorac Surg 2006;81(3):1127-1129.</w:t>
      </w:r>
    </w:p>
    <w:p w:rsidR="004C61D6" w:rsidRPr="004C61D6" w:rsidRDefault="004C61D6" w:rsidP="004C61D6">
      <w:pPr>
        <w:pStyle w:val="EndNoteBibliography"/>
        <w:spacing w:after="0"/>
        <w:jc w:val="left"/>
      </w:pPr>
      <w:r w:rsidRPr="004C61D6">
        <w:t>33.</w:t>
      </w:r>
      <w:r w:rsidRPr="004C61D6">
        <w:tab/>
        <w:t>Mirza A, Bergoend E, Legendre A, Neville P. Successful surgical treatment for a single coronary artery arising from the pulmonary artery. Pediatric cardiology 2008;29(6):1107-1109.</w:t>
      </w:r>
    </w:p>
    <w:p w:rsidR="004C61D6" w:rsidRPr="004C61D6" w:rsidRDefault="004C61D6" w:rsidP="004C61D6">
      <w:pPr>
        <w:pStyle w:val="EndNoteBibliography"/>
        <w:spacing w:after="0"/>
        <w:jc w:val="left"/>
      </w:pPr>
      <w:r w:rsidRPr="004C61D6">
        <w:t>34.</w:t>
      </w:r>
      <w:r w:rsidRPr="004C61D6">
        <w:tab/>
        <w:t>Tavora F, Burke A, Kutys R, Li L, Virmani R. Total anomalous origin of the coronary circulation from the right pulmonary artery. Cardiovascular pathology : the official journal of the Society for Cardiovascular Pathology 2008;17(4):246-249.</w:t>
      </w:r>
    </w:p>
    <w:p w:rsidR="004C61D6" w:rsidRPr="004C61D6" w:rsidRDefault="004C61D6" w:rsidP="004C61D6">
      <w:pPr>
        <w:pStyle w:val="EndNoteBibliography"/>
        <w:spacing w:after="0"/>
        <w:jc w:val="left"/>
      </w:pPr>
      <w:r w:rsidRPr="004C61D6">
        <w:t>35.</w:t>
      </w:r>
      <w:r w:rsidRPr="004C61D6">
        <w:tab/>
        <w:t>Liu F, Huang G, Wu L. Anomalous origin of both coronary arteries from the pulmonary artery associated with tetralogy of fallot and patent ductus arteriosus. Pediatric cardiology 2009;30(4):560-561.</w:t>
      </w:r>
    </w:p>
    <w:p w:rsidR="004C61D6" w:rsidRPr="004C61D6" w:rsidRDefault="004C61D6" w:rsidP="004C61D6">
      <w:pPr>
        <w:pStyle w:val="EndNoteBibliography"/>
        <w:spacing w:after="0"/>
        <w:jc w:val="left"/>
      </w:pPr>
      <w:r w:rsidRPr="004C61D6">
        <w:t>36.</w:t>
      </w:r>
      <w:r w:rsidRPr="004C61D6">
        <w:tab/>
        <w:t>Karimi M, Hulsebus E, Lutin W. Reimplantation of anomalous single coronary artery from pulmonary artery: Diagnosis and surgical management. Ann Thorac Surg 2012;93(1):308-310.</w:t>
      </w:r>
    </w:p>
    <w:p w:rsidR="004C61D6" w:rsidRPr="004C61D6" w:rsidRDefault="004C61D6" w:rsidP="004C61D6">
      <w:pPr>
        <w:pStyle w:val="EndNoteBibliography"/>
        <w:spacing w:after="0"/>
        <w:jc w:val="left"/>
      </w:pPr>
      <w:r w:rsidRPr="004C61D6">
        <w:lastRenderedPageBreak/>
        <w:t>37.</w:t>
      </w:r>
      <w:r w:rsidRPr="004C61D6">
        <w:tab/>
        <w:t>Kawamura A, Oshima Y, Maruo A, Matsuhisa H. Compression of an anomalous single coronary artery from pulmonary artery by banding. European journal of cardio-thoracic surgery : official journal of the European Association for Cardio-thoracic Surgery 2012;41(4):e59-61.</w:t>
      </w:r>
    </w:p>
    <w:p w:rsidR="004C61D6" w:rsidRPr="004C61D6" w:rsidRDefault="004C61D6" w:rsidP="004C61D6">
      <w:pPr>
        <w:pStyle w:val="EndNoteBibliography"/>
        <w:spacing w:after="0"/>
        <w:jc w:val="left"/>
      </w:pPr>
      <w:r w:rsidRPr="004C61D6">
        <w:t>38.</w:t>
      </w:r>
      <w:r w:rsidRPr="004C61D6">
        <w:tab/>
        <w:t>Pregowski J, Kaczmarska E, Kepka C et al. Single coronary artery with anomalous origin from the pulmonary trunk: Congenital lack of coronary arteries originating from the aortic bulb. J Thorac Imaging 2012;27(3):W44-45.</w:t>
      </w:r>
    </w:p>
    <w:p w:rsidR="004C61D6" w:rsidRPr="004C61D6" w:rsidRDefault="004C61D6" w:rsidP="004C61D6">
      <w:pPr>
        <w:pStyle w:val="EndNoteBibliography"/>
        <w:spacing w:after="0"/>
        <w:jc w:val="left"/>
      </w:pPr>
      <w:r w:rsidRPr="004C61D6">
        <w:t>39.</w:t>
      </w:r>
      <w:r w:rsidRPr="004C61D6">
        <w:tab/>
        <w:t>Vitanova K, Cleuziou J, Deutsch MA, Ackermann K, Schreiber C. A rare anomaly of a single coronary artery arising from the right pulmonary artery in a neonate. World J Pediatr Congenit Heart Surg 2014;5(3):453-455.</w:t>
      </w:r>
    </w:p>
    <w:p w:rsidR="004C61D6" w:rsidRPr="004C61D6" w:rsidRDefault="004C61D6" w:rsidP="004C61D6">
      <w:pPr>
        <w:pStyle w:val="EndNoteBibliography"/>
        <w:spacing w:after="0"/>
        <w:jc w:val="left"/>
      </w:pPr>
      <w:r w:rsidRPr="004C61D6">
        <w:t>40.</w:t>
      </w:r>
      <w:r w:rsidRPr="004C61D6">
        <w:tab/>
        <w:t>Grotenhuis HB, Yim D, Honjo O, Dragulescu A. Anomalous single coronary artery from the pulmonary artery in a neonate. Eur Heart J Cardiovasc Imaging 2015;16(7):815.</w:t>
      </w:r>
    </w:p>
    <w:p w:rsidR="004C61D6" w:rsidRPr="004C61D6" w:rsidRDefault="004C61D6" w:rsidP="004C61D6">
      <w:pPr>
        <w:pStyle w:val="EndNoteBibliography"/>
        <w:spacing w:after="0"/>
        <w:jc w:val="left"/>
      </w:pPr>
      <w:r w:rsidRPr="004C61D6">
        <w:t>41.</w:t>
      </w:r>
      <w:r w:rsidRPr="004C61D6">
        <w:tab/>
        <w:t>Shetty RS, Thareen JK, Ramaiah AK, Narayan R, Das JK, Chandrashekariah MM. Anomalous origin of single coronary artery from pulmonary artery: Serendipitous diagnosis and successful surgical treatment. World J Pediatr Congenit Heart Surg 2015;6(1):108-110.</w:t>
      </w:r>
    </w:p>
    <w:p w:rsidR="004C61D6" w:rsidRPr="004C61D6" w:rsidRDefault="004C61D6" w:rsidP="004C61D6">
      <w:pPr>
        <w:pStyle w:val="EndNoteBibliography"/>
        <w:spacing w:after="0"/>
        <w:jc w:val="left"/>
      </w:pPr>
      <w:r w:rsidRPr="004C61D6">
        <w:t>42.</w:t>
      </w:r>
      <w:r w:rsidRPr="004C61D6">
        <w:tab/>
        <w:t>Singh J, Loona M, Suryavanshi A, Sahoo M, Mahant TS. Aortopulmonary window with anomalous coronary arteries. J Card Surg 2015;30(11):846-848.</w:t>
      </w:r>
    </w:p>
    <w:p w:rsidR="004C61D6" w:rsidRPr="004C61D6" w:rsidRDefault="004C61D6" w:rsidP="004C61D6">
      <w:pPr>
        <w:pStyle w:val="EndNoteBibliography"/>
        <w:spacing w:after="0"/>
        <w:jc w:val="left"/>
      </w:pPr>
      <w:r w:rsidRPr="004C61D6">
        <w:t>43.</w:t>
      </w:r>
      <w:r w:rsidRPr="004C61D6">
        <w:tab/>
        <w:t>Xiao Y, Qiao W, Zhan Y, Zhang J, Ren W. Anomalous origin of both coronary arteries from the pulmonary artery in hypoplastic left heart syndrome. Journal of ultrasound in medicine : official journal of the American Institute of Ultrasound in Medicine 2015;34(3):543-545.</w:t>
      </w:r>
    </w:p>
    <w:p w:rsidR="004C61D6" w:rsidRPr="004C61D6" w:rsidRDefault="004C61D6" w:rsidP="004C61D6">
      <w:pPr>
        <w:pStyle w:val="EndNoteBibliography"/>
        <w:spacing w:after="0"/>
        <w:jc w:val="left"/>
      </w:pPr>
      <w:r w:rsidRPr="004C61D6">
        <w:t>44.</w:t>
      </w:r>
      <w:r w:rsidRPr="004C61D6">
        <w:tab/>
        <w:t>Zhenglian C, Shen C, Chen X. An autopsied case of a neonate with the anomalous origin of total coronary arter-ies from the pulmonary artery. Int J Forensic Sci Pathol 2015;3(1):77-78.</w:t>
      </w:r>
    </w:p>
    <w:p w:rsidR="004C61D6" w:rsidRPr="004C61D6" w:rsidRDefault="004C61D6" w:rsidP="004C61D6">
      <w:pPr>
        <w:pStyle w:val="EndNoteBibliography"/>
        <w:spacing w:after="0"/>
        <w:jc w:val="left"/>
      </w:pPr>
      <w:r w:rsidRPr="004C61D6">
        <w:t>45.</w:t>
      </w:r>
      <w:r w:rsidRPr="004C61D6">
        <w:tab/>
        <w:t>Zhang C, Zhang H, Gao H et al. Single-trunk anomalous origin of both coronary arteries from pulmonary artery: Serendipitous diagnosis and successful surgical treatment. Ann Thorac Surg 2016;102(1):e49-50.</w:t>
      </w:r>
    </w:p>
    <w:p w:rsidR="004C61D6" w:rsidRPr="004C61D6" w:rsidRDefault="004C61D6" w:rsidP="004C61D6">
      <w:pPr>
        <w:pStyle w:val="EndNoteBibliography"/>
        <w:spacing w:after="0"/>
        <w:jc w:val="left"/>
      </w:pPr>
      <w:r w:rsidRPr="004C61D6">
        <w:t>46.</w:t>
      </w:r>
      <w:r w:rsidRPr="004C61D6">
        <w:tab/>
        <w:t>Machovec KA, Taicher B, Jaquiss RDB, Hill KD. Images in anesthesiology: Anomalous single coronary artery from the pulmonary artery. Anesthesiology 2017;126(6):1169.</w:t>
      </w:r>
    </w:p>
    <w:p w:rsidR="004C61D6" w:rsidRPr="004C61D6" w:rsidRDefault="004C61D6" w:rsidP="004C61D6">
      <w:pPr>
        <w:pStyle w:val="EndNoteBibliography"/>
        <w:spacing w:after="0"/>
        <w:jc w:val="left"/>
      </w:pPr>
      <w:r w:rsidRPr="004C61D6">
        <w:t>47.</w:t>
      </w:r>
      <w:r w:rsidRPr="004C61D6">
        <w:tab/>
        <w:t>Januszewska K, Kehl HG, Malec E. Single ostium of the right and left coronary artery from the right pulmonary artery. Ann Thorac Surg 2018;105(2):e67-e69.</w:t>
      </w:r>
    </w:p>
    <w:p w:rsidR="004C61D6" w:rsidRPr="004C61D6" w:rsidRDefault="004C61D6" w:rsidP="004C61D6">
      <w:pPr>
        <w:pStyle w:val="EndNoteBibliography"/>
        <w:spacing w:after="0"/>
        <w:jc w:val="left"/>
      </w:pPr>
      <w:r w:rsidRPr="004C61D6">
        <w:t>48.</w:t>
      </w:r>
      <w:r w:rsidRPr="004C61D6">
        <w:tab/>
        <w:t>Abdelmohsen G, Alkhushi N, Bahaidarah SA, Shihata MS, Jamjoom L. Abnormal single coronary artery from pulmonary artery (ascapa) associated with ventricular septal defect and pulmonary valve stenosis in young infant presented with heart failure: Case report. Progress in Pediatric Cardiology 2019;54:101118.</w:t>
      </w:r>
    </w:p>
    <w:p w:rsidR="004C61D6" w:rsidRPr="004C61D6" w:rsidRDefault="004C61D6" w:rsidP="004C61D6">
      <w:pPr>
        <w:pStyle w:val="EndNoteBibliography"/>
        <w:spacing w:after="0"/>
        <w:jc w:val="left"/>
      </w:pPr>
      <w:r w:rsidRPr="004C61D6">
        <w:t>49.</w:t>
      </w:r>
      <w:r w:rsidRPr="004C61D6">
        <w:tab/>
        <w:t>Donmez YN, Aykan HH, Yilmaz M. Anomalous single trunk coronary artery from the right pulmonary artery. Cardiology in the young 2019;29(8):1088-1090.</w:t>
      </w:r>
    </w:p>
    <w:p w:rsidR="004C61D6" w:rsidRPr="004C61D6" w:rsidRDefault="004C61D6" w:rsidP="004C61D6">
      <w:pPr>
        <w:pStyle w:val="EndNoteBibliography"/>
        <w:jc w:val="left"/>
      </w:pPr>
      <w:r w:rsidRPr="004C61D6">
        <w:t>50.</w:t>
      </w:r>
      <w:r w:rsidRPr="004C61D6">
        <w:tab/>
        <w:t>Thatte N, Kirakosian M, Kaza A, Friedman K. Echocardiographic diagnosis of anomalous single coronary artery from the pulmonary artery: Use of bubble contrast echocardiography. Pediatric cardiology 2020;41(1):215-216.</w:t>
      </w:r>
    </w:p>
    <w:p w:rsidR="009F2B65" w:rsidRPr="004C61D6" w:rsidRDefault="004C61D6" w:rsidP="004C61D6">
      <w:pPr>
        <w:rPr>
          <w:u w:val="single"/>
        </w:rPr>
      </w:pPr>
      <w:r>
        <w:rPr>
          <w:u w:val="single"/>
        </w:rPr>
        <w:fldChar w:fldCharType="end"/>
      </w:r>
      <w:bookmarkStart w:id="0" w:name="_GoBack"/>
      <w:bookmarkEnd w:id="0"/>
    </w:p>
    <w:sectPr w:rsidR="009F2B65" w:rsidRPr="004C61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Thoracic Surger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0a9apkad0f8e2xpqvtvfb0tes0st9txae&quot;&gt;My EndNote Library&lt;record-ids&gt;&lt;item&gt;6051&lt;/item&gt;&lt;item&gt;6067&lt;/item&gt;&lt;item&gt;6095&lt;/item&gt;&lt;item&gt;6101&lt;/item&gt;&lt;item&gt;6103&lt;/item&gt;&lt;item&gt;6110&lt;/item&gt;&lt;item&gt;6111&lt;/item&gt;&lt;item&gt;6157&lt;/item&gt;&lt;item&gt;6179&lt;/item&gt;&lt;item&gt;6197&lt;/item&gt;&lt;item&gt;6230&lt;/item&gt;&lt;item&gt;6238&lt;/item&gt;&lt;item&gt;6239&lt;/item&gt;&lt;item&gt;6244&lt;/item&gt;&lt;item&gt;6262&lt;/item&gt;&lt;item&gt;6277&lt;/item&gt;&lt;item&gt;6345&lt;/item&gt;&lt;item&gt;6384&lt;/item&gt;&lt;item&gt;6412&lt;/item&gt;&lt;item&gt;6466&lt;/item&gt;&lt;item&gt;7025&lt;/item&gt;&lt;item&gt;7083&lt;/item&gt;&lt;item&gt;7092&lt;/item&gt;&lt;item&gt;7109&lt;/item&gt;&lt;item&gt;7110&lt;/item&gt;&lt;item&gt;7111&lt;/item&gt;&lt;item&gt;7112&lt;/item&gt;&lt;item&gt;7113&lt;/item&gt;&lt;item&gt;7114&lt;/item&gt;&lt;item&gt;7115&lt;/item&gt;&lt;item&gt;7116&lt;/item&gt;&lt;item&gt;7117&lt;/item&gt;&lt;item&gt;7118&lt;/item&gt;&lt;item&gt;7119&lt;/item&gt;&lt;item&gt;7120&lt;/item&gt;&lt;item&gt;7121&lt;/item&gt;&lt;item&gt;7122&lt;/item&gt;&lt;item&gt;7125&lt;/item&gt;&lt;item&gt;7126&lt;/item&gt;&lt;item&gt;7127&lt;/item&gt;&lt;item&gt;7128&lt;/item&gt;&lt;item&gt;7129&lt;/item&gt;&lt;item&gt;7130&lt;/item&gt;&lt;item&gt;7131&lt;/item&gt;&lt;item&gt;7132&lt;/item&gt;&lt;item&gt;7133&lt;/item&gt;&lt;item&gt;7134&lt;/item&gt;&lt;item&gt;9890&lt;/item&gt;&lt;item&gt;9891&lt;/item&gt;&lt;item&gt;9892&lt;/item&gt;&lt;/record-ids&gt;&lt;/item&gt;&lt;/Libraries&gt;"/>
  </w:docVars>
  <w:rsids>
    <w:rsidRoot w:val="004C61D6"/>
    <w:rsid w:val="00000C2C"/>
    <w:rsid w:val="00000E18"/>
    <w:rsid w:val="00002CF2"/>
    <w:rsid w:val="00003E06"/>
    <w:rsid w:val="00004187"/>
    <w:rsid w:val="00004DA7"/>
    <w:rsid w:val="00007006"/>
    <w:rsid w:val="00007E55"/>
    <w:rsid w:val="00012271"/>
    <w:rsid w:val="0001229B"/>
    <w:rsid w:val="00013286"/>
    <w:rsid w:val="00021C61"/>
    <w:rsid w:val="00023736"/>
    <w:rsid w:val="00027B94"/>
    <w:rsid w:val="00030BFB"/>
    <w:rsid w:val="00034740"/>
    <w:rsid w:val="00034C75"/>
    <w:rsid w:val="000351F0"/>
    <w:rsid w:val="00035E7A"/>
    <w:rsid w:val="00035FDE"/>
    <w:rsid w:val="00040C8E"/>
    <w:rsid w:val="00052F78"/>
    <w:rsid w:val="000556F5"/>
    <w:rsid w:val="00056830"/>
    <w:rsid w:val="0006623D"/>
    <w:rsid w:val="00070BDC"/>
    <w:rsid w:val="00074260"/>
    <w:rsid w:val="00075DB8"/>
    <w:rsid w:val="00077451"/>
    <w:rsid w:val="00083335"/>
    <w:rsid w:val="000909ED"/>
    <w:rsid w:val="00091AB7"/>
    <w:rsid w:val="00092C82"/>
    <w:rsid w:val="00093A72"/>
    <w:rsid w:val="000941CE"/>
    <w:rsid w:val="00095385"/>
    <w:rsid w:val="000A452E"/>
    <w:rsid w:val="000A45A2"/>
    <w:rsid w:val="000A73EA"/>
    <w:rsid w:val="000B144B"/>
    <w:rsid w:val="000B4A5B"/>
    <w:rsid w:val="000C7A6A"/>
    <w:rsid w:val="000D2F3E"/>
    <w:rsid w:val="000E73C2"/>
    <w:rsid w:val="000F1E6A"/>
    <w:rsid w:val="000F4161"/>
    <w:rsid w:val="000F734F"/>
    <w:rsid w:val="00102526"/>
    <w:rsid w:val="00103B7C"/>
    <w:rsid w:val="00104CD1"/>
    <w:rsid w:val="001066CC"/>
    <w:rsid w:val="00106858"/>
    <w:rsid w:val="001068B1"/>
    <w:rsid w:val="001074FA"/>
    <w:rsid w:val="00107C1A"/>
    <w:rsid w:val="00107F01"/>
    <w:rsid w:val="00112377"/>
    <w:rsid w:val="00121AC6"/>
    <w:rsid w:val="00122DE3"/>
    <w:rsid w:val="00125E55"/>
    <w:rsid w:val="0012758F"/>
    <w:rsid w:val="00134A9F"/>
    <w:rsid w:val="001465B7"/>
    <w:rsid w:val="00147183"/>
    <w:rsid w:val="0015484C"/>
    <w:rsid w:val="00156F68"/>
    <w:rsid w:val="00167C3C"/>
    <w:rsid w:val="00175AC1"/>
    <w:rsid w:val="00180A58"/>
    <w:rsid w:val="0018135F"/>
    <w:rsid w:val="00194D30"/>
    <w:rsid w:val="00194DF1"/>
    <w:rsid w:val="00194E03"/>
    <w:rsid w:val="001A1168"/>
    <w:rsid w:val="001A3327"/>
    <w:rsid w:val="001A4AB0"/>
    <w:rsid w:val="001B0544"/>
    <w:rsid w:val="001B1C9E"/>
    <w:rsid w:val="001B21A5"/>
    <w:rsid w:val="001B3453"/>
    <w:rsid w:val="001B4C09"/>
    <w:rsid w:val="001B52E8"/>
    <w:rsid w:val="001B7837"/>
    <w:rsid w:val="001C471D"/>
    <w:rsid w:val="001E0032"/>
    <w:rsid w:val="001E0277"/>
    <w:rsid w:val="001E6BCA"/>
    <w:rsid w:val="001F6E98"/>
    <w:rsid w:val="001F76EB"/>
    <w:rsid w:val="001F79EA"/>
    <w:rsid w:val="00201098"/>
    <w:rsid w:val="0021196B"/>
    <w:rsid w:val="00217819"/>
    <w:rsid w:val="00222412"/>
    <w:rsid w:val="00226853"/>
    <w:rsid w:val="00226964"/>
    <w:rsid w:val="00226E8A"/>
    <w:rsid w:val="0022752E"/>
    <w:rsid w:val="002302B9"/>
    <w:rsid w:val="00233BD3"/>
    <w:rsid w:val="002373DC"/>
    <w:rsid w:val="002416E9"/>
    <w:rsid w:val="002435B5"/>
    <w:rsid w:val="00244F77"/>
    <w:rsid w:val="00250CB4"/>
    <w:rsid w:val="002518EC"/>
    <w:rsid w:val="00251962"/>
    <w:rsid w:val="00253A1A"/>
    <w:rsid w:val="0025474C"/>
    <w:rsid w:val="00256572"/>
    <w:rsid w:val="002604C1"/>
    <w:rsid w:val="00262D69"/>
    <w:rsid w:val="0026485A"/>
    <w:rsid w:val="002659A0"/>
    <w:rsid w:val="00272575"/>
    <w:rsid w:val="0027796B"/>
    <w:rsid w:val="00277DD9"/>
    <w:rsid w:val="00282EC9"/>
    <w:rsid w:val="0028499E"/>
    <w:rsid w:val="00292873"/>
    <w:rsid w:val="002937D6"/>
    <w:rsid w:val="00295B6B"/>
    <w:rsid w:val="00297615"/>
    <w:rsid w:val="002A0FAB"/>
    <w:rsid w:val="002A437C"/>
    <w:rsid w:val="002B60DE"/>
    <w:rsid w:val="002C002E"/>
    <w:rsid w:val="002C2CD9"/>
    <w:rsid w:val="002C3483"/>
    <w:rsid w:val="002D5556"/>
    <w:rsid w:val="002D63A7"/>
    <w:rsid w:val="002E2C50"/>
    <w:rsid w:val="002E4BDE"/>
    <w:rsid w:val="002F2433"/>
    <w:rsid w:val="00304E9A"/>
    <w:rsid w:val="00307A09"/>
    <w:rsid w:val="0031069B"/>
    <w:rsid w:val="00314B17"/>
    <w:rsid w:val="00316A93"/>
    <w:rsid w:val="00320A0A"/>
    <w:rsid w:val="0032238F"/>
    <w:rsid w:val="003235A7"/>
    <w:rsid w:val="003278EF"/>
    <w:rsid w:val="00330059"/>
    <w:rsid w:val="00330307"/>
    <w:rsid w:val="00336BF7"/>
    <w:rsid w:val="003443ED"/>
    <w:rsid w:val="003510D3"/>
    <w:rsid w:val="003511B4"/>
    <w:rsid w:val="003549E1"/>
    <w:rsid w:val="00357274"/>
    <w:rsid w:val="00361A26"/>
    <w:rsid w:val="00367006"/>
    <w:rsid w:val="00370741"/>
    <w:rsid w:val="003832BB"/>
    <w:rsid w:val="00385F28"/>
    <w:rsid w:val="0038756F"/>
    <w:rsid w:val="003919DF"/>
    <w:rsid w:val="00392AF5"/>
    <w:rsid w:val="003932C4"/>
    <w:rsid w:val="00397A8D"/>
    <w:rsid w:val="00397D17"/>
    <w:rsid w:val="003A503A"/>
    <w:rsid w:val="003A7167"/>
    <w:rsid w:val="003B1C0B"/>
    <w:rsid w:val="003B5830"/>
    <w:rsid w:val="003B6032"/>
    <w:rsid w:val="003B7ABB"/>
    <w:rsid w:val="003C042D"/>
    <w:rsid w:val="003C26D5"/>
    <w:rsid w:val="003C3505"/>
    <w:rsid w:val="003C3FDD"/>
    <w:rsid w:val="003D0845"/>
    <w:rsid w:val="003D1410"/>
    <w:rsid w:val="003D268C"/>
    <w:rsid w:val="003E0A10"/>
    <w:rsid w:val="003E2054"/>
    <w:rsid w:val="003E21CB"/>
    <w:rsid w:val="003E34EA"/>
    <w:rsid w:val="003E3B75"/>
    <w:rsid w:val="003E531D"/>
    <w:rsid w:val="00401F26"/>
    <w:rsid w:val="004022E8"/>
    <w:rsid w:val="004023F2"/>
    <w:rsid w:val="004101F6"/>
    <w:rsid w:val="00413721"/>
    <w:rsid w:val="00414FD0"/>
    <w:rsid w:val="004165CA"/>
    <w:rsid w:val="004203B4"/>
    <w:rsid w:val="00423AE5"/>
    <w:rsid w:val="00426B29"/>
    <w:rsid w:val="004333E2"/>
    <w:rsid w:val="00433B1D"/>
    <w:rsid w:val="004369E0"/>
    <w:rsid w:val="00436A4E"/>
    <w:rsid w:val="0044069B"/>
    <w:rsid w:val="00440A95"/>
    <w:rsid w:val="00447AE7"/>
    <w:rsid w:val="00451560"/>
    <w:rsid w:val="00453793"/>
    <w:rsid w:val="004572E6"/>
    <w:rsid w:val="0046022B"/>
    <w:rsid w:val="00460F6A"/>
    <w:rsid w:val="0046630D"/>
    <w:rsid w:val="00467CD0"/>
    <w:rsid w:val="00470595"/>
    <w:rsid w:val="00482937"/>
    <w:rsid w:val="0048573D"/>
    <w:rsid w:val="0048736D"/>
    <w:rsid w:val="00487C5F"/>
    <w:rsid w:val="00492BC8"/>
    <w:rsid w:val="004955DF"/>
    <w:rsid w:val="00495814"/>
    <w:rsid w:val="00496712"/>
    <w:rsid w:val="004A0EEB"/>
    <w:rsid w:val="004A11F3"/>
    <w:rsid w:val="004A2DA9"/>
    <w:rsid w:val="004A31FA"/>
    <w:rsid w:val="004A3FC5"/>
    <w:rsid w:val="004A7A4F"/>
    <w:rsid w:val="004B67E9"/>
    <w:rsid w:val="004B7BBE"/>
    <w:rsid w:val="004C0C06"/>
    <w:rsid w:val="004C0DB1"/>
    <w:rsid w:val="004C2C1A"/>
    <w:rsid w:val="004C2C6B"/>
    <w:rsid w:val="004C4B96"/>
    <w:rsid w:val="004C5797"/>
    <w:rsid w:val="004C61D6"/>
    <w:rsid w:val="004E049A"/>
    <w:rsid w:val="004E307B"/>
    <w:rsid w:val="004E332B"/>
    <w:rsid w:val="004F2D2B"/>
    <w:rsid w:val="004F3935"/>
    <w:rsid w:val="004F6710"/>
    <w:rsid w:val="004F69ED"/>
    <w:rsid w:val="00502EDB"/>
    <w:rsid w:val="00504194"/>
    <w:rsid w:val="00506921"/>
    <w:rsid w:val="00506C09"/>
    <w:rsid w:val="0050792F"/>
    <w:rsid w:val="005102BF"/>
    <w:rsid w:val="005110F1"/>
    <w:rsid w:val="00511FE5"/>
    <w:rsid w:val="00514FBA"/>
    <w:rsid w:val="0051706C"/>
    <w:rsid w:val="005216B4"/>
    <w:rsid w:val="00526983"/>
    <w:rsid w:val="005347BF"/>
    <w:rsid w:val="00534E09"/>
    <w:rsid w:val="00535639"/>
    <w:rsid w:val="00536636"/>
    <w:rsid w:val="005367B9"/>
    <w:rsid w:val="005401CF"/>
    <w:rsid w:val="00543220"/>
    <w:rsid w:val="005436C6"/>
    <w:rsid w:val="00552688"/>
    <w:rsid w:val="005559D5"/>
    <w:rsid w:val="005563B4"/>
    <w:rsid w:val="005566AF"/>
    <w:rsid w:val="0056105A"/>
    <w:rsid w:val="005613CB"/>
    <w:rsid w:val="005712E8"/>
    <w:rsid w:val="00576583"/>
    <w:rsid w:val="00585EE4"/>
    <w:rsid w:val="00586382"/>
    <w:rsid w:val="005864A9"/>
    <w:rsid w:val="005958AD"/>
    <w:rsid w:val="0059647E"/>
    <w:rsid w:val="00596882"/>
    <w:rsid w:val="005A0EBF"/>
    <w:rsid w:val="005A363F"/>
    <w:rsid w:val="005B0607"/>
    <w:rsid w:val="005B2BC8"/>
    <w:rsid w:val="005B3002"/>
    <w:rsid w:val="005B724E"/>
    <w:rsid w:val="005B7A5F"/>
    <w:rsid w:val="005C2596"/>
    <w:rsid w:val="005C37C3"/>
    <w:rsid w:val="005C5947"/>
    <w:rsid w:val="005C5A98"/>
    <w:rsid w:val="005C6493"/>
    <w:rsid w:val="005D0E06"/>
    <w:rsid w:val="005D4AC8"/>
    <w:rsid w:val="005E04B5"/>
    <w:rsid w:val="005E473C"/>
    <w:rsid w:val="005F12F4"/>
    <w:rsid w:val="005F1F85"/>
    <w:rsid w:val="005F400D"/>
    <w:rsid w:val="005F5E61"/>
    <w:rsid w:val="005F6A1D"/>
    <w:rsid w:val="00600392"/>
    <w:rsid w:val="006114E4"/>
    <w:rsid w:val="00612130"/>
    <w:rsid w:val="006127A7"/>
    <w:rsid w:val="00614BAE"/>
    <w:rsid w:val="00614F7F"/>
    <w:rsid w:val="00615C8B"/>
    <w:rsid w:val="00631C5B"/>
    <w:rsid w:val="0063364E"/>
    <w:rsid w:val="00636DF2"/>
    <w:rsid w:val="00641497"/>
    <w:rsid w:val="00644B88"/>
    <w:rsid w:val="00651251"/>
    <w:rsid w:val="00652297"/>
    <w:rsid w:val="00655498"/>
    <w:rsid w:val="00656647"/>
    <w:rsid w:val="00657487"/>
    <w:rsid w:val="00657F51"/>
    <w:rsid w:val="00662D1B"/>
    <w:rsid w:val="00664586"/>
    <w:rsid w:val="00665687"/>
    <w:rsid w:val="006657E6"/>
    <w:rsid w:val="006670C5"/>
    <w:rsid w:val="006710F2"/>
    <w:rsid w:val="00675D5E"/>
    <w:rsid w:val="006819C0"/>
    <w:rsid w:val="006848DD"/>
    <w:rsid w:val="0068685F"/>
    <w:rsid w:val="00686B30"/>
    <w:rsid w:val="00690FD9"/>
    <w:rsid w:val="006917F6"/>
    <w:rsid w:val="0069211D"/>
    <w:rsid w:val="0069392A"/>
    <w:rsid w:val="0069645D"/>
    <w:rsid w:val="006A0EEB"/>
    <w:rsid w:val="006A2ABF"/>
    <w:rsid w:val="006A2E81"/>
    <w:rsid w:val="006A3800"/>
    <w:rsid w:val="006B638C"/>
    <w:rsid w:val="006B7326"/>
    <w:rsid w:val="006D003E"/>
    <w:rsid w:val="006D2800"/>
    <w:rsid w:val="006D2CE1"/>
    <w:rsid w:val="006D482F"/>
    <w:rsid w:val="006E1A85"/>
    <w:rsid w:val="006E7463"/>
    <w:rsid w:val="006E7B34"/>
    <w:rsid w:val="006F0A37"/>
    <w:rsid w:val="006F5650"/>
    <w:rsid w:val="006F58AA"/>
    <w:rsid w:val="006F6349"/>
    <w:rsid w:val="00700434"/>
    <w:rsid w:val="00707143"/>
    <w:rsid w:val="00712D67"/>
    <w:rsid w:val="00714DB0"/>
    <w:rsid w:val="00715E64"/>
    <w:rsid w:val="007208C1"/>
    <w:rsid w:val="00721A08"/>
    <w:rsid w:val="00724D41"/>
    <w:rsid w:val="00726D79"/>
    <w:rsid w:val="00731791"/>
    <w:rsid w:val="0073179C"/>
    <w:rsid w:val="00732425"/>
    <w:rsid w:val="00732806"/>
    <w:rsid w:val="00734BD9"/>
    <w:rsid w:val="00737164"/>
    <w:rsid w:val="0073795B"/>
    <w:rsid w:val="00741F33"/>
    <w:rsid w:val="00745B22"/>
    <w:rsid w:val="00751083"/>
    <w:rsid w:val="00752C04"/>
    <w:rsid w:val="007646D3"/>
    <w:rsid w:val="007742D0"/>
    <w:rsid w:val="00775DD1"/>
    <w:rsid w:val="00776BAA"/>
    <w:rsid w:val="00777A45"/>
    <w:rsid w:val="00777D96"/>
    <w:rsid w:val="0078082B"/>
    <w:rsid w:val="0078538B"/>
    <w:rsid w:val="00793964"/>
    <w:rsid w:val="00794D42"/>
    <w:rsid w:val="00795FE5"/>
    <w:rsid w:val="007968C2"/>
    <w:rsid w:val="00797B59"/>
    <w:rsid w:val="007A2ADC"/>
    <w:rsid w:val="007A3368"/>
    <w:rsid w:val="007B2D35"/>
    <w:rsid w:val="007B3DC2"/>
    <w:rsid w:val="007B47D7"/>
    <w:rsid w:val="007B5C5B"/>
    <w:rsid w:val="007C06CD"/>
    <w:rsid w:val="007C33C6"/>
    <w:rsid w:val="007C6261"/>
    <w:rsid w:val="007C6755"/>
    <w:rsid w:val="007C6B43"/>
    <w:rsid w:val="007C7673"/>
    <w:rsid w:val="007C7B97"/>
    <w:rsid w:val="007C7EA4"/>
    <w:rsid w:val="007D1644"/>
    <w:rsid w:val="007E01E8"/>
    <w:rsid w:val="007E0F1E"/>
    <w:rsid w:val="007E1895"/>
    <w:rsid w:val="007E23EA"/>
    <w:rsid w:val="007E67AB"/>
    <w:rsid w:val="007E6C4F"/>
    <w:rsid w:val="007E71CD"/>
    <w:rsid w:val="007E7AEF"/>
    <w:rsid w:val="007F02EF"/>
    <w:rsid w:val="00801B0D"/>
    <w:rsid w:val="00803ABD"/>
    <w:rsid w:val="00806D61"/>
    <w:rsid w:val="00807329"/>
    <w:rsid w:val="00807F41"/>
    <w:rsid w:val="00807F48"/>
    <w:rsid w:val="00813234"/>
    <w:rsid w:val="00815788"/>
    <w:rsid w:val="00817647"/>
    <w:rsid w:val="00817EA8"/>
    <w:rsid w:val="00820DA1"/>
    <w:rsid w:val="00822BD6"/>
    <w:rsid w:val="00823877"/>
    <w:rsid w:val="008238B1"/>
    <w:rsid w:val="008262A1"/>
    <w:rsid w:val="008266A0"/>
    <w:rsid w:val="00826800"/>
    <w:rsid w:val="00832DA3"/>
    <w:rsid w:val="00833AE2"/>
    <w:rsid w:val="00836236"/>
    <w:rsid w:val="008367FA"/>
    <w:rsid w:val="00836FA2"/>
    <w:rsid w:val="00841622"/>
    <w:rsid w:val="00841AED"/>
    <w:rsid w:val="00843259"/>
    <w:rsid w:val="00846E18"/>
    <w:rsid w:val="00852415"/>
    <w:rsid w:val="00861D68"/>
    <w:rsid w:val="00863FCF"/>
    <w:rsid w:val="00864BF9"/>
    <w:rsid w:val="00874805"/>
    <w:rsid w:val="008769B8"/>
    <w:rsid w:val="008805DD"/>
    <w:rsid w:val="00891552"/>
    <w:rsid w:val="00892225"/>
    <w:rsid w:val="00892710"/>
    <w:rsid w:val="0089746E"/>
    <w:rsid w:val="00897C49"/>
    <w:rsid w:val="008A2975"/>
    <w:rsid w:val="008A3010"/>
    <w:rsid w:val="008A3D34"/>
    <w:rsid w:val="008A5014"/>
    <w:rsid w:val="008A6B94"/>
    <w:rsid w:val="008B4B77"/>
    <w:rsid w:val="008B4EBD"/>
    <w:rsid w:val="008B5392"/>
    <w:rsid w:val="008B5F0F"/>
    <w:rsid w:val="008C32D0"/>
    <w:rsid w:val="008C3BDE"/>
    <w:rsid w:val="008D1034"/>
    <w:rsid w:val="008D206B"/>
    <w:rsid w:val="008D57B4"/>
    <w:rsid w:val="008D64DF"/>
    <w:rsid w:val="008D705A"/>
    <w:rsid w:val="008D72D5"/>
    <w:rsid w:val="008E00A9"/>
    <w:rsid w:val="008E3FA5"/>
    <w:rsid w:val="008E57AF"/>
    <w:rsid w:val="008E60D3"/>
    <w:rsid w:val="008E655B"/>
    <w:rsid w:val="008F180E"/>
    <w:rsid w:val="008F49BE"/>
    <w:rsid w:val="0090176F"/>
    <w:rsid w:val="00901C60"/>
    <w:rsid w:val="00907CD8"/>
    <w:rsid w:val="00911EA3"/>
    <w:rsid w:val="00912A4B"/>
    <w:rsid w:val="009133FC"/>
    <w:rsid w:val="009158C6"/>
    <w:rsid w:val="009211F8"/>
    <w:rsid w:val="0092358A"/>
    <w:rsid w:val="009315A4"/>
    <w:rsid w:val="00933B5F"/>
    <w:rsid w:val="00940195"/>
    <w:rsid w:val="0094173F"/>
    <w:rsid w:val="00942573"/>
    <w:rsid w:val="00946E06"/>
    <w:rsid w:val="00950056"/>
    <w:rsid w:val="00952875"/>
    <w:rsid w:val="00960FE4"/>
    <w:rsid w:val="00961E7E"/>
    <w:rsid w:val="00962010"/>
    <w:rsid w:val="00964B04"/>
    <w:rsid w:val="009728F7"/>
    <w:rsid w:val="00972976"/>
    <w:rsid w:val="00973A44"/>
    <w:rsid w:val="0097702F"/>
    <w:rsid w:val="00982124"/>
    <w:rsid w:val="00984A4D"/>
    <w:rsid w:val="0099081B"/>
    <w:rsid w:val="0099121D"/>
    <w:rsid w:val="00992BA5"/>
    <w:rsid w:val="0099568C"/>
    <w:rsid w:val="00997283"/>
    <w:rsid w:val="009978F0"/>
    <w:rsid w:val="009A0D52"/>
    <w:rsid w:val="009A13F2"/>
    <w:rsid w:val="009A3F2A"/>
    <w:rsid w:val="009B0489"/>
    <w:rsid w:val="009B12B5"/>
    <w:rsid w:val="009B40BC"/>
    <w:rsid w:val="009B45A1"/>
    <w:rsid w:val="009B4854"/>
    <w:rsid w:val="009C3F57"/>
    <w:rsid w:val="009C42A8"/>
    <w:rsid w:val="009D0530"/>
    <w:rsid w:val="009D77A7"/>
    <w:rsid w:val="009E2458"/>
    <w:rsid w:val="009F2B65"/>
    <w:rsid w:val="009F2E40"/>
    <w:rsid w:val="009F4A65"/>
    <w:rsid w:val="009F7585"/>
    <w:rsid w:val="00A000DC"/>
    <w:rsid w:val="00A067A0"/>
    <w:rsid w:val="00A0751B"/>
    <w:rsid w:val="00A07EB3"/>
    <w:rsid w:val="00A11C07"/>
    <w:rsid w:val="00A13234"/>
    <w:rsid w:val="00A13D6A"/>
    <w:rsid w:val="00A14500"/>
    <w:rsid w:val="00A17400"/>
    <w:rsid w:val="00A220CF"/>
    <w:rsid w:val="00A23C56"/>
    <w:rsid w:val="00A2565E"/>
    <w:rsid w:val="00A340E5"/>
    <w:rsid w:val="00A401FE"/>
    <w:rsid w:val="00A40D52"/>
    <w:rsid w:val="00A42BFA"/>
    <w:rsid w:val="00A45CC9"/>
    <w:rsid w:val="00A4639B"/>
    <w:rsid w:val="00A47C28"/>
    <w:rsid w:val="00A50004"/>
    <w:rsid w:val="00A53FC4"/>
    <w:rsid w:val="00A55924"/>
    <w:rsid w:val="00A62194"/>
    <w:rsid w:val="00A625C9"/>
    <w:rsid w:val="00A62670"/>
    <w:rsid w:val="00A7179C"/>
    <w:rsid w:val="00A754BA"/>
    <w:rsid w:val="00A825F7"/>
    <w:rsid w:val="00A82F51"/>
    <w:rsid w:val="00A8529E"/>
    <w:rsid w:val="00A85D99"/>
    <w:rsid w:val="00AA025A"/>
    <w:rsid w:val="00AA2A22"/>
    <w:rsid w:val="00AA4CF5"/>
    <w:rsid w:val="00AA5F4D"/>
    <w:rsid w:val="00AA6A0D"/>
    <w:rsid w:val="00AA7903"/>
    <w:rsid w:val="00AB00A8"/>
    <w:rsid w:val="00AB3974"/>
    <w:rsid w:val="00AB4210"/>
    <w:rsid w:val="00AB4FAD"/>
    <w:rsid w:val="00AB50F6"/>
    <w:rsid w:val="00AB5E5D"/>
    <w:rsid w:val="00AB662E"/>
    <w:rsid w:val="00AB74A1"/>
    <w:rsid w:val="00AC10DF"/>
    <w:rsid w:val="00AD0701"/>
    <w:rsid w:val="00AD128C"/>
    <w:rsid w:val="00AD39A5"/>
    <w:rsid w:val="00AD44E1"/>
    <w:rsid w:val="00AD4A1E"/>
    <w:rsid w:val="00AD4AF2"/>
    <w:rsid w:val="00AD59F7"/>
    <w:rsid w:val="00AE1F0A"/>
    <w:rsid w:val="00AE4329"/>
    <w:rsid w:val="00AE4F11"/>
    <w:rsid w:val="00AE7044"/>
    <w:rsid w:val="00AE7432"/>
    <w:rsid w:val="00AF34BD"/>
    <w:rsid w:val="00B00FD3"/>
    <w:rsid w:val="00B060B9"/>
    <w:rsid w:val="00B075B7"/>
    <w:rsid w:val="00B11F5E"/>
    <w:rsid w:val="00B15262"/>
    <w:rsid w:val="00B1753F"/>
    <w:rsid w:val="00B17A83"/>
    <w:rsid w:val="00B20161"/>
    <w:rsid w:val="00B21A6E"/>
    <w:rsid w:val="00B2254C"/>
    <w:rsid w:val="00B245C2"/>
    <w:rsid w:val="00B24E0E"/>
    <w:rsid w:val="00B254E5"/>
    <w:rsid w:val="00B26340"/>
    <w:rsid w:val="00B26C62"/>
    <w:rsid w:val="00B315B9"/>
    <w:rsid w:val="00B32998"/>
    <w:rsid w:val="00B329FE"/>
    <w:rsid w:val="00B40BC0"/>
    <w:rsid w:val="00B40F6A"/>
    <w:rsid w:val="00B42405"/>
    <w:rsid w:val="00B45499"/>
    <w:rsid w:val="00B476E2"/>
    <w:rsid w:val="00B54924"/>
    <w:rsid w:val="00B569E2"/>
    <w:rsid w:val="00B56D08"/>
    <w:rsid w:val="00B57F44"/>
    <w:rsid w:val="00B6010B"/>
    <w:rsid w:val="00B60381"/>
    <w:rsid w:val="00B61C4F"/>
    <w:rsid w:val="00B7114F"/>
    <w:rsid w:val="00B71251"/>
    <w:rsid w:val="00B71356"/>
    <w:rsid w:val="00B71D11"/>
    <w:rsid w:val="00B72439"/>
    <w:rsid w:val="00B8123E"/>
    <w:rsid w:val="00B814E4"/>
    <w:rsid w:val="00B830E8"/>
    <w:rsid w:val="00B84A80"/>
    <w:rsid w:val="00B91387"/>
    <w:rsid w:val="00B9235E"/>
    <w:rsid w:val="00B95C05"/>
    <w:rsid w:val="00B95E9D"/>
    <w:rsid w:val="00B975E8"/>
    <w:rsid w:val="00B97D45"/>
    <w:rsid w:val="00BA1AB5"/>
    <w:rsid w:val="00BB1007"/>
    <w:rsid w:val="00BB12AD"/>
    <w:rsid w:val="00BB2B57"/>
    <w:rsid w:val="00BB3503"/>
    <w:rsid w:val="00BB4A39"/>
    <w:rsid w:val="00BC1BC9"/>
    <w:rsid w:val="00BC1CED"/>
    <w:rsid w:val="00BC26D0"/>
    <w:rsid w:val="00BC5982"/>
    <w:rsid w:val="00BC7030"/>
    <w:rsid w:val="00BD02CE"/>
    <w:rsid w:val="00BD07A3"/>
    <w:rsid w:val="00BD09BF"/>
    <w:rsid w:val="00BD5AC9"/>
    <w:rsid w:val="00BD67A4"/>
    <w:rsid w:val="00BE0A6D"/>
    <w:rsid w:val="00BE23F2"/>
    <w:rsid w:val="00BE29C6"/>
    <w:rsid w:val="00BE3A2C"/>
    <w:rsid w:val="00BE7338"/>
    <w:rsid w:val="00BF3EAF"/>
    <w:rsid w:val="00BF54BC"/>
    <w:rsid w:val="00C05641"/>
    <w:rsid w:val="00C07C8E"/>
    <w:rsid w:val="00C10CDA"/>
    <w:rsid w:val="00C138B8"/>
    <w:rsid w:val="00C23F0D"/>
    <w:rsid w:val="00C247C1"/>
    <w:rsid w:val="00C25556"/>
    <w:rsid w:val="00C3012C"/>
    <w:rsid w:val="00C30FD4"/>
    <w:rsid w:val="00C32FF4"/>
    <w:rsid w:val="00C34368"/>
    <w:rsid w:val="00C34529"/>
    <w:rsid w:val="00C36BB8"/>
    <w:rsid w:val="00C4554C"/>
    <w:rsid w:val="00C509A0"/>
    <w:rsid w:val="00C50A26"/>
    <w:rsid w:val="00C54B8D"/>
    <w:rsid w:val="00C5549F"/>
    <w:rsid w:val="00C573C0"/>
    <w:rsid w:val="00C6043A"/>
    <w:rsid w:val="00C6076F"/>
    <w:rsid w:val="00C61438"/>
    <w:rsid w:val="00C6614A"/>
    <w:rsid w:val="00C723A9"/>
    <w:rsid w:val="00C72408"/>
    <w:rsid w:val="00C7526C"/>
    <w:rsid w:val="00C754C6"/>
    <w:rsid w:val="00C764FF"/>
    <w:rsid w:val="00C94100"/>
    <w:rsid w:val="00C95D90"/>
    <w:rsid w:val="00CA0769"/>
    <w:rsid w:val="00CA2577"/>
    <w:rsid w:val="00CB1E98"/>
    <w:rsid w:val="00CB21DE"/>
    <w:rsid w:val="00CB7B67"/>
    <w:rsid w:val="00CC206C"/>
    <w:rsid w:val="00CC548B"/>
    <w:rsid w:val="00CD2323"/>
    <w:rsid w:val="00CD6418"/>
    <w:rsid w:val="00CE354D"/>
    <w:rsid w:val="00CE35D5"/>
    <w:rsid w:val="00CE3DC0"/>
    <w:rsid w:val="00CE55E7"/>
    <w:rsid w:val="00CE6D41"/>
    <w:rsid w:val="00CF061E"/>
    <w:rsid w:val="00CF1105"/>
    <w:rsid w:val="00CF6829"/>
    <w:rsid w:val="00D10692"/>
    <w:rsid w:val="00D10A71"/>
    <w:rsid w:val="00D12799"/>
    <w:rsid w:val="00D137E1"/>
    <w:rsid w:val="00D17838"/>
    <w:rsid w:val="00D2243B"/>
    <w:rsid w:val="00D27C6B"/>
    <w:rsid w:val="00D27CBF"/>
    <w:rsid w:val="00D32FB0"/>
    <w:rsid w:val="00D345D1"/>
    <w:rsid w:val="00D34DB2"/>
    <w:rsid w:val="00D35E0D"/>
    <w:rsid w:val="00D40083"/>
    <w:rsid w:val="00D400DA"/>
    <w:rsid w:val="00D411E7"/>
    <w:rsid w:val="00D43045"/>
    <w:rsid w:val="00D4344D"/>
    <w:rsid w:val="00D51EEA"/>
    <w:rsid w:val="00D522A8"/>
    <w:rsid w:val="00D52E81"/>
    <w:rsid w:val="00D55DEF"/>
    <w:rsid w:val="00D65073"/>
    <w:rsid w:val="00D650A2"/>
    <w:rsid w:val="00D701B0"/>
    <w:rsid w:val="00D73066"/>
    <w:rsid w:val="00D73140"/>
    <w:rsid w:val="00D74052"/>
    <w:rsid w:val="00D7409D"/>
    <w:rsid w:val="00D750AF"/>
    <w:rsid w:val="00D752F9"/>
    <w:rsid w:val="00D75A75"/>
    <w:rsid w:val="00D763AC"/>
    <w:rsid w:val="00D80E68"/>
    <w:rsid w:val="00D8746A"/>
    <w:rsid w:val="00D92450"/>
    <w:rsid w:val="00D93FB8"/>
    <w:rsid w:val="00D9485C"/>
    <w:rsid w:val="00D96DC1"/>
    <w:rsid w:val="00DA0CA2"/>
    <w:rsid w:val="00DA6A55"/>
    <w:rsid w:val="00DB3A5D"/>
    <w:rsid w:val="00DB4BBA"/>
    <w:rsid w:val="00DB4D90"/>
    <w:rsid w:val="00DC234F"/>
    <w:rsid w:val="00DC242D"/>
    <w:rsid w:val="00DC28E2"/>
    <w:rsid w:val="00DC5BDA"/>
    <w:rsid w:val="00DD06A3"/>
    <w:rsid w:val="00DD07C4"/>
    <w:rsid w:val="00DD156D"/>
    <w:rsid w:val="00DD1626"/>
    <w:rsid w:val="00DD2E78"/>
    <w:rsid w:val="00DD3AF6"/>
    <w:rsid w:val="00DD72DA"/>
    <w:rsid w:val="00DE4398"/>
    <w:rsid w:val="00DE55A9"/>
    <w:rsid w:val="00DE7382"/>
    <w:rsid w:val="00DE745E"/>
    <w:rsid w:val="00DE7E1B"/>
    <w:rsid w:val="00DF17A2"/>
    <w:rsid w:val="00DF4D7B"/>
    <w:rsid w:val="00DF71E6"/>
    <w:rsid w:val="00DF7B40"/>
    <w:rsid w:val="00E006F8"/>
    <w:rsid w:val="00E01BCD"/>
    <w:rsid w:val="00E02CCB"/>
    <w:rsid w:val="00E04F84"/>
    <w:rsid w:val="00E063C3"/>
    <w:rsid w:val="00E10AB8"/>
    <w:rsid w:val="00E13F2F"/>
    <w:rsid w:val="00E1618B"/>
    <w:rsid w:val="00E164CE"/>
    <w:rsid w:val="00E20BE2"/>
    <w:rsid w:val="00E23DD9"/>
    <w:rsid w:val="00E2551C"/>
    <w:rsid w:val="00E31DF1"/>
    <w:rsid w:val="00E33AA2"/>
    <w:rsid w:val="00E376BB"/>
    <w:rsid w:val="00E43EB2"/>
    <w:rsid w:val="00E45546"/>
    <w:rsid w:val="00E46228"/>
    <w:rsid w:val="00E46A8F"/>
    <w:rsid w:val="00E46AEA"/>
    <w:rsid w:val="00E47489"/>
    <w:rsid w:val="00E52D45"/>
    <w:rsid w:val="00E56862"/>
    <w:rsid w:val="00E5782B"/>
    <w:rsid w:val="00E6285F"/>
    <w:rsid w:val="00E63F19"/>
    <w:rsid w:val="00E66D09"/>
    <w:rsid w:val="00E7331B"/>
    <w:rsid w:val="00E747E4"/>
    <w:rsid w:val="00E75E30"/>
    <w:rsid w:val="00E77B82"/>
    <w:rsid w:val="00E80DC2"/>
    <w:rsid w:val="00E80F00"/>
    <w:rsid w:val="00E81DFD"/>
    <w:rsid w:val="00E86940"/>
    <w:rsid w:val="00E86C5D"/>
    <w:rsid w:val="00E95FDB"/>
    <w:rsid w:val="00E964F8"/>
    <w:rsid w:val="00E96FD5"/>
    <w:rsid w:val="00EA1EC5"/>
    <w:rsid w:val="00EA4155"/>
    <w:rsid w:val="00EB1D98"/>
    <w:rsid w:val="00EB4127"/>
    <w:rsid w:val="00EB4645"/>
    <w:rsid w:val="00EC12C4"/>
    <w:rsid w:val="00EC150B"/>
    <w:rsid w:val="00EC162D"/>
    <w:rsid w:val="00EC520B"/>
    <w:rsid w:val="00EC7101"/>
    <w:rsid w:val="00ED1DDB"/>
    <w:rsid w:val="00ED2008"/>
    <w:rsid w:val="00ED5176"/>
    <w:rsid w:val="00ED5F41"/>
    <w:rsid w:val="00ED7201"/>
    <w:rsid w:val="00ED7A9A"/>
    <w:rsid w:val="00ED7AAD"/>
    <w:rsid w:val="00EE0F05"/>
    <w:rsid w:val="00EE7A51"/>
    <w:rsid w:val="00EF03DB"/>
    <w:rsid w:val="00EF5E7A"/>
    <w:rsid w:val="00F041DD"/>
    <w:rsid w:val="00F049B0"/>
    <w:rsid w:val="00F04A82"/>
    <w:rsid w:val="00F10891"/>
    <w:rsid w:val="00F17F52"/>
    <w:rsid w:val="00F23F30"/>
    <w:rsid w:val="00F24A34"/>
    <w:rsid w:val="00F24FAD"/>
    <w:rsid w:val="00F25476"/>
    <w:rsid w:val="00F36DEC"/>
    <w:rsid w:val="00F41369"/>
    <w:rsid w:val="00F447EF"/>
    <w:rsid w:val="00F44CC4"/>
    <w:rsid w:val="00F52675"/>
    <w:rsid w:val="00F54E22"/>
    <w:rsid w:val="00F55D67"/>
    <w:rsid w:val="00F5670B"/>
    <w:rsid w:val="00F62E8F"/>
    <w:rsid w:val="00F67412"/>
    <w:rsid w:val="00F678E6"/>
    <w:rsid w:val="00F75D2F"/>
    <w:rsid w:val="00F808A4"/>
    <w:rsid w:val="00F80EA0"/>
    <w:rsid w:val="00F9139D"/>
    <w:rsid w:val="00F91EDA"/>
    <w:rsid w:val="00F92580"/>
    <w:rsid w:val="00FA66B7"/>
    <w:rsid w:val="00FB36FF"/>
    <w:rsid w:val="00FB4F67"/>
    <w:rsid w:val="00FB7133"/>
    <w:rsid w:val="00FC2CD8"/>
    <w:rsid w:val="00FC4196"/>
    <w:rsid w:val="00FC44AA"/>
    <w:rsid w:val="00FC7A51"/>
    <w:rsid w:val="00FD3464"/>
    <w:rsid w:val="00FD353B"/>
    <w:rsid w:val="00FD5F10"/>
    <w:rsid w:val="00FE20A1"/>
    <w:rsid w:val="00FE2D84"/>
    <w:rsid w:val="00FE51CD"/>
    <w:rsid w:val="00FE5217"/>
    <w:rsid w:val="00FF3ED6"/>
    <w:rsid w:val="00FF58B8"/>
    <w:rsid w:val="00FF61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C61D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C61D6"/>
    <w:rPr>
      <w:rFonts w:cs="Times New Roman"/>
      <w:noProof/>
    </w:rPr>
  </w:style>
  <w:style w:type="paragraph" w:customStyle="1" w:styleId="EndNoteBibliography">
    <w:name w:val="EndNote Bibliography"/>
    <w:basedOn w:val="Normal"/>
    <w:link w:val="EndNoteBibliographyChar"/>
    <w:rsid w:val="004C61D6"/>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4C61D6"/>
    <w:rPr>
      <w:rFonts w:cs="Times New Roman"/>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C61D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C61D6"/>
    <w:rPr>
      <w:rFonts w:cs="Times New Roman"/>
      <w:noProof/>
    </w:rPr>
  </w:style>
  <w:style w:type="paragraph" w:customStyle="1" w:styleId="EndNoteBibliography">
    <w:name w:val="EndNote Bibliography"/>
    <w:basedOn w:val="Normal"/>
    <w:link w:val="EndNoteBibliographyChar"/>
    <w:rsid w:val="004C61D6"/>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4C61D6"/>
    <w:rPr>
      <w:rFonts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1428</Words>
  <Characters>8145</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 Guenther</dc:creator>
  <cp:lastModifiedBy>Tim Guenther</cp:lastModifiedBy>
  <cp:revision>1</cp:revision>
  <dcterms:created xsi:type="dcterms:W3CDTF">2020-05-18T17:11:00Z</dcterms:created>
  <dcterms:modified xsi:type="dcterms:W3CDTF">2020-05-18T17:14:00Z</dcterms:modified>
</cp:coreProperties>
</file>